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81D7ED1"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70372FDA"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explain the dependent variable are not the same ones that account for a large amount of variation in the dataset.</w:t>
      </w:r>
    </w:p>
    <w:p w14:paraId="5BAC7F15" w14:textId="0DF44CE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p>
    <w:p w14:paraId="4D7FDF9F" w14:textId="7BB06806"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4131C0">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larg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7BBD76E5" w:rsidR="00875959" w:rsidRDefault="00FA73C9">
      <w:pPr>
        <w:pStyle w:val="Heading1"/>
      </w:pPr>
      <w:bookmarkStart w:id="3" w:name="questions-i-have"/>
      <w:bookmarkStart w:id="4" w:name="methods-briefly"/>
      <w:bookmarkEnd w:id="3"/>
      <w:bookmarkEnd w:id="4"/>
      <w:r>
        <w:t>Methods (briefly)</w:t>
      </w:r>
    </w:p>
    <w:p w14:paraId="13CA5E8D" w14:textId="75AF7D0B" w:rsidR="00875959" w:rsidRDefault="00FA73C9">
      <w:pPr>
        <w:pStyle w:val="Heading2"/>
      </w:pPr>
      <w:bookmarkStart w:id="5" w:name="simulated-data-methods"/>
      <w:bookmarkEnd w:id="5"/>
      <w:r>
        <w:t>Simulated data methods</w:t>
      </w:r>
    </w:p>
    <w:p w14:paraId="685CFC50" w14:textId="1D9C3CD3" w:rsidR="003158C8" w:rsidRDefault="00C642C9" w:rsidP="006544EF">
      <w:pPr>
        <w:pStyle w:val="BodyText"/>
        <w:spacing w:line="360" w:lineRule="auto"/>
      </w:pPr>
      <w:r>
        <w:t xml:space="preserve">Multivariate data were simulated in R using [my package name?], which provides wrapper functions for </w:t>
      </w:r>
      <w:proofErr w:type="spellStart"/>
      <w:r>
        <w:t>mvrnorm</w:t>
      </w:r>
      <w:proofErr w:type="spellEnd"/>
      <w:r>
        <w:t xml:space="preserve">() from the MASS package.  </w:t>
      </w:r>
      <w:r w:rsidR="006544EF">
        <w:t xml:space="preserve">The </w:t>
      </w:r>
      <w:proofErr w:type="spellStart"/>
      <w:r w:rsidR="006544EF">
        <w:t>sim_covar</w:t>
      </w:r>
      <w:proofErr w:type="spellEnd"/>
      <w:r w:rsidR="006544EF">
        <w:t xml:space="preserve">() function adds columns to a data frame that co-vary with a user supplied variance and covariance.  The </w:t>
      </w:r>
      <w:proofErr w:type="spellStart"/>
      <w:r w:rsidR="006544EF">
        <w:t>sim_discr</w:t>
      </w:r>
      <w:proofErr w:type="spellEnd"/>
      <w:r w:rsidR="006544EF">
        <w:t xml:space="preserve">() function adds multivariate normal data that differ in means between levels of a categorical variable in the data frame. The </w:t>
      </w:r>
      <w:proofErr w:type="spellStart"/>
      <w:r w:rsidR="006544EF">
        <w:t>sim_missing</w:t>
      </w:r>
      <w:proofErr w:type="spellEnd"/>
      <w:r w:rsidR="006544EF">
        <w:t>() function simply randomly replaces a user supplied fraction of the data observations with missing values (NA).</w:t>
      </w:r>
    </w:p>
    <w:p w14:paraId="30FA1BF1" w14:textId="4AFDDC2D" w:rsidR="006544EF" w:rsidRDefault="006544EF" w:rsidP="006544EF">
      <w:pPr>
        <w:pStyle w:val="BodyText"/>
        <w:spacing w:line="360" w:lineRule="auto"/>
      </w:pPr>
      <w:r>
        <w:t>Using these functions, we created data sets</w:t>
      </w:r>
      <w:r w:rsidR="00D729C0">
        <w:t xml:space="preserve"> with 2 levels of a factor, 10 observations per level (N = 20) and 25 variables</w:t>
      </w:r>
      <w:r>
        <w:t xml:space="preserve"> under [</w:t>
      </w:r>
      <w:r w:rsidR="00BD1B4F">
        <w:t>three?]</w:t>
      </w:r>
      <w:r>
        <w:t xml:space="preserve"> different scenarios: </w:t>
      </w:r>
    </w:p>
    <w:p w14:paraId="7EC408AC" w14:textId="77777777" w:rsidR="006544EF" w:rsidRDefault="006544EF" w:rsidP="006544EF">
      <w:pPr>
        <w:pStyle w:val="BodyText"/>
        <w:spacing w:line="360" w:lineRule="auto"/>
      </w:pPr>
      <w:r>
        <w:t xml:space="preserve">1 ) “Null”, where 5 variables had zero covariance, and two groups of 10 variables co-varied with covariance 0.5. </w:t>
      </w:r>
    </w:p>
    <w:p w14:paraId="0DD63C07" w14:textId="418D9C1B" w:rsidR="006544EF" w:rsidRDefault="006544EF" w:rsidP="006544EF">
      <w:pPr>
        <w:pStyle w:val="BodyText"/>
        <w:spacing w:line="360" w:lineRule="auto"/>
      </w:pPr>
      <w:r>
        <w:lastRenderedPageBreak/>
        <w:t xml:space="preserve">2) “Needle in a haystack” where two groups of 10 variables co-varied with covariance of 0.5 and 5 variables discriminated between groups (difference in means = 2). </w:t>
      </w:r>
    </w:p>
    <w:p w14:paraId="70AA87C1" w14:textId="42EA6ECF" w:rsidR="006544EF" w:rsidRDefault="006544EF" w:rsidP="006544EF">
      <w:pPr>
        <w:pStyle w:val="BodyText"/>
        <w:spacing w:line="360" w:lineRule="auto"/>
      </w:pPr>
      <w:r>
        <w:t>3) “</w:t>
      </w:r>
      <w:commentRangeStart w:id="6"/>
      <w:r w:rsidR="00826C2C">
        <w:t>Red Herring</w:t>
      </w:r>
      <w:commentRangeEnd w:id="6"/>
      <w:r w:rsidR="00826C2C">
        <w:rPr>
          <w:rStyle w:val="CommentReference"/>
        </w:rPr>
        <w:commentReference w:id="6"/>
      </w:r>
      <w:r w:rsidR="00826C2C">
        <w:t xml:space="preserve">” </w:t>
      </w:r>
      <w:r w:rsidR="00D729C0">
        <w:t>where 10 variables covaried moderately with covariance = 0.5 but distinguished groups poorly with a difference in means of 1</w:t>
      </w:r>
      <w:r w:rsidR="00826C2C">
        <w:t>; 10 variables did not covary, but distinguished groups more strongly with a difference in means of 2; 5 variables did not covary or distinguish groups (i.e. noise).</w:t>
      </w:r>
    </w:p>
    <w:p w14:paraId="61E9F86B" w14:textId="5AD07E47" w:rsidR="00826C2C" w:rsidRPr="003158C8" w:rsidRDefault="00826C2C" w:rsidP="006544EF">
      <w:pPr>
        <w:pStyle w:val="BodyText"/>
        <w:spacing w:line="360" w:lineRule="auto"/>
      </w:pPr>
      <w:r>
        <w:t xml:space="preserve">We then created 100 randomly generated datasets using the same parameters under each of these three scenarios and subjected them to PCA and PLS-DA.  For each PCA we calculated the </w:t>
      </w:r>
      <w:commentRangeStart w:id="7"/>
      <w:r>
        <w:t xml:space="preserve">distance between centroids of the two groups </w:t>
      </w:r>
      <w:commentRangeEnd w:id="7"/>
      <w:r>
        <w:rPr>
          <w:rStyle w:val="CommentReference"/>
        </w:rPr>
        <w:commentReference w:id="7"/>
      </w:r>
      <w:r>
        <w:t xml:space="preserve">and for PLS-DA we calculated </w:t>
      </w:r>
      <w:commentRangeStart w:id="8"/>
      <w:r>
        <w:t>an R2, Q2, and pQ2 value</w:t>
      </w:r>
      <w:commentRangeEnd w:id="8"/>
      <w:r>
        <w:rPr>
          <w:rStyle w:val="CommentReference"/>
        </w:rPr>
        <w:commentReference w:id="8"/>
      </w:r>
      <w:r>
        <w:t>.  Additionally, for each pair of PCA and PLS-DA results we extracted PC1 loading values and calculated V</w:t>
      </w:r>
      <w:bookmarkStart w:id="9" w:name="_GoBack"/>
      <w:bookmarkEnd w:id="9"/>
      <w:r>
        <w:t xml:space="preserve">IP scores for PLS-DA models.  For VIP scores, we used a cutoff of VIP &gt; 1 to select important variables and for PCA we </w:t>
      </w:r>
      <w:r w:rsidR="005B0704">
        <w:t xml:space="preserve">chose a cutoff of </w:t>
      </w:r>
      <w:commentRangeStart w:id="10"/>
      <w:r w:rsidR="005B0704">
        <w:t xml:space="preserve">loading &gt; 0.15 </w:t>
      </w:r>
      <w:commentRangeEnd w:id="10"/>
      <w:r w:rsidR="005B0704">
        <w:rPr>
          <w:rStyle w:val="CommentReference"/>
        </w:rPr>
        <w:commentReference w:id="10"/>
      </w:r>
      <w:r w:rsidR="005B0704">
        <w:t>to select important variables. We then created a confusion matrix for each dataset with the number of discriminating variables correctly identified as important being a true positive.  From this we calculated a kappa coefficient. {DESCRIBE WHAT KAPPA COEF MEANS}</w:t>
      </w:r>
    </w:p>
    <w:p w14:paraId="729E9D1F" w14:textId="75ACDC50" w:rsidR="00875959" w:rsidRDefault="00FA73C9">
      <w:pPr>
        <w:pStyle w:val="Heading2"/>
      </w:pPr>
      <w:bookmarkStart w:id="11" w:name="cupcakes-vs.muffins-methods"/>
      <w:bookmarkEnd w:id="11"/>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12" w:name="results"/>
      <w:bookmarkEnd w:id="12"/>
      <w:r>
        <w:t>Results</w:t>
      </w:r>
    </w:p>
    <w:p w14:paraId="14821274" w14:textId="7B29C256" w:rsidR="00875959" w:rsidRDefault="00FA73C9">
      <w:pPr>
        <w:pStyle w:val="Heading2"/>
      </w:pPr>
      <w:bookmarkStart w:id="13" w:name="simulated-data-set"/>
      <w:bookmarkEnd w:id="13"/>
      <w:r>
        <w:t>Simulated data set</w:t>
      </w: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lastRenderedPageBreak/>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Other statistical methods that use F-tests (PERMANOVA, RDA, PC-ANOVA) are not going to work well if there is a lot of covariation in the data set that is NOT related to 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9B77A27" w:rsidR="00875959" w:rsidRDefault="00217FB9" w:rsidP="006E33FE">
      <w:pPr>
        <w:pStyle w:val="FirstParagraph"/>
        <w:ind w:left="720"/>
      </w:pPr>
      <w:r>
        <w:rPr>
          <w:noProof/>
        </w:rPr>
        <w:drawing>
          <wp:inline distT="0" distB="0" distL="0" distR="0" wp14:anchorId="1ED5FBEB" wp14:editId="4E0F867B">
            <wp:extent cx="5943600" cy="3602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02355"/>
                    </a:xfrm>
                    <a:prstGeom prst="rect">
                      <a:avLst/>
                    </a:prstGeom>
                  </pic:spPr>
                </pic:pic>
              </a:graphicData>
            </a:graphic>
          </wp:inline>
        </w:drawing>
      </w:r>
    </w:p>
    <w:p w14:paraId="7F34F88E" w14:textId="2B3B5515" w:rsidR="00875959" w:rsidRDefault="00FA73C9" w:rsidP="006E33FE">
      <w:pPr>
        <w:pStyle w:val="Caption"/>
      </w:pPr>
      <w:r w:rsidRPr="006E33FE">
        <w:t>Figure 1: Multivariate analysis of simulated data with random group assignment (A, B</w:t>
      </w:r>
      <w:r w:rsidR="00217FB9">
        <w:t>, C</w:t>
      </w:r>
      <w:r w:rsidRPr="006E33FE">
        <w:t>) and with 5 variables generated to discriminate between groups (</w:t>
      </w:r>
      <w:r w:rsidR="00217FB9">
        <w:t>D, E, F</w:t>
      </w:r>
      <w:r w:rsidRPr="006E33FE">
        <w:t xml:space="preserve">). </w:t>
      </w:r>
      <w:r w:rsidR="00217FB9">
        <w:t>A and B show correlation heatmaps of randomly generated datasets.  B and E are PCA score plots of the first two PC axes</w:t>
      </w:r>
      <w:r w:rsidRPr="006E33FE">
        <w:t>. For PLS-DA plots</w:t>
      </w:r>
      <w:r w:rsidR="00217FB9">
        <w:t xml:space="preserve"> (C, F)</w:t>
      </w:r>
      <w:r w:rsidRPr="006E33FE">
        <w:t xml:space="preserve">, the first two predictive axes are plotted, Q2 values are calculated using 7-fold cross validation, and pQ2 is calculated with </w:t>
      </w:r>
      <w:r w:rsidR="00217FB9">
        <w:t>5</w:t>
      </w:r>
      <w:r w:rsidRPr="006E33FE">
        <w:t xml:space="preserve">00 permutations. Ellipses represent 95% confidence bounds, </w:t>
      </w:r>
      <w:r w:rsidRPr="006E33FE">
        <w:lastRenderedPageBreak/>
        <w:t>par</w:t>
      </w:r>
      <w:r w:rsidR="00217FB9">
        <w:t>enthetical numbers on axis labe</w:t>
      </w:r>
      <w:r w:rsidRPr="006E33FE">
        <w:t>l</w:t>
      </w:r>
      <w:r w:rsidR="00217FB9">
        <w:t>s</w:t>
      </w:r>
      <w:r w:rsidRPr="006E33FE">
        <w:t xml:space="preserve"> are the percent of total variat</w:t>
      </w:r>
      <w:r w:rsidR="00251F50">
        <w:t>ion explained by the axis. Note that</w:t>
      </w:r>
      <w:r w:rsidRPr="006E33FE">
        <w:t xml:space="preserve"> in </w:t>
      </w:r>
      <w:r w:rsidR="00251F50">
        <w:t>C</w:t>
      </w:r>
      <w:r w:rsidRPr="006E33FE">
        <w:t>, the PLS-DA is clearly not a good model due to low Q2 and a high p-value. We recommend not including a PLS-DA plot for non-significant results in a publication.</w:t>
      </w:r>
    </w:p>
    <w:p w14:paraId="6B7DE103" w14:textId="77777777" w:rsidR="00A97650" w:rsidRPr="006E33FE" w:rsidRDefault="00A97650" w:rsidP="006E33FE">
      <w:pPr>
        <w:pStyle w:val="Caption"/>
      </w:pPr>
    </w:p>
    <w:p w14:paraId="2E304CD5" w14:textId="611E587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w:t>
      </w:r>
      <w:r w:rsidR="003158C8">
        <w:t>25 variables were created to differ between groups</w:t>
      </w:r>
      <w:r>
        <w:t xml:space="preserve">, the first predictive axis of the PLS-DA on the full data set describes </w:t>
      </w:r>
      <w:r w:rsidR="003158C8">
        <w:t>24.8</w:t>
      </w:r>
      <w:r>
        <w:t xml:space="preserve">% of the total variation in the data.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4" w:name="cupcakes-vs.muffins"/>
      <w:bookmarkEnd w:id="14"/>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5"/>
      <w:r w:rsidR="00441AFF">
        <w:t>O</w:t>
      </w:r>
      <w:r>
        <w:t xml:space="preserve">PLS-DA </w:t>
      </w:r>
      <w:commentRangeEnd w:id="15"/>
      <w:r w:rsidR="00441AFF">
        <w:rPr>
          <w:rStyle w:val="CommentReference"/>
        </w:rPr>
        <w:commentReference w:id="15"/>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6" w:name="discussion"/>
      <w:bookmarkEnd w:id="16"/>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7" w:name="introduction"/>
      <w:bookmarkEnd w:id="17"/>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4E7BACBA" w14:textId="06A79D66" w:rsidR="004131C0" w:rsidRPr="004131C0" w:rsidRDefault="005916EF" w:rsidP="004131C0">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4131C0" w:rsidRPr="004131C0">
        <w:rPr>
          <w:rFonts w:ascii="Cambria" w:hAnsi="Cambria" w:cs="Times New Roman"/>
          <w:noProof/>
        </w:rPr>
        <w:t>Aplin P (2005) Remote sensing: ecology. Prog Phys Geogr 29:104–113. doi: 10.1191/030913305pp437pr</w:t>
      </w:r>
    </w:p>
    <w:p w14:paraId="799E3003"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Berger B, Parent B, Tester M (2010) High-throughput shoot imaging to study drought responses. J Exp Bot 61:3519–3528. doi: 10.1093/jxb/erq201</w:t>
      </w:r>
    </w:p>
    <w:p w14:paraId="44A4D821"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0304395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Chong I-G, Jun C-H (2005) Performance of some variable selection methods when multicollinearity is present. Chemom Intell Lab Syst 78:103–112. doi: 10.1016/J.CHEMOLAB.2004.12.011</w:t>
      </w:r>
    </w:p>
    <w:p w14:paraId="54187FCB"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Cooke SJ, Hinch SG, Wikelski M, et al (2004) Biotelemetry: a mechanistic approach to ecology. Trends Ecol Evol 19:334–343. doi: 10.1016/J.TREE.2004.04.003</w:t>
      </w:r>
    </w:p>
    <w:p w14:paraId="4AEB69A3"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Dickinson JL, Shirk J, Bonter D, et al (2012) The current state of citizen science as a tool for ecological research and public engagement. Front Ecol Environ 10:291–297. doi: 10.1890/110236</w:t>
      </w:r>
    </w:p>
    <w:p w14:paraId="4440695B"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Fahlgren N, Gehan MA, Baxter I (2015) Lights, camera, action: high-throughput plant phenotyping is ready for a close-up. Curr Opin Plant Biol 24:93–99. doi: 10.1016/J.PBI.2015.02.006</w:t>
      </w:r>
    </w:p>
    <w:p w14:paraId="7616AB69"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Geladi P, Kowalski BR (1986) Partial least-squares regression: a tutorial. Anal Chim Acta 185:1–17. doi: 10.1016/0003-2670(86)80028-9</w:t>
      </w:r>
    </w:p>
    <w:p w14:paraId="5EBAD5CD"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Hervé MR, Nicolè F, Lê Cao K-A (2018) Multivariate Analysis of Multiple Datasets: a Practical Guide for Chemical Ecology. J Chem Ecol 44:215–234. doi: 10.1007/s10886-018-0932-6</w:t>
      </w:r>
    </w:p>
    <w:p w14:paraId="40A900A6"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Kallenbach M, Oh Y, Eilers EJ, et al (2014) A robust, simple, high-throughput technique for time-resolved plant volatile analysis in field experiments. Plant J 78:1060–1072. doi: 10.1111/tpj.12523</w:t>
      </w:r>
    </w:p>
    <w:p w14:paraId="2E8ABEB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BC3473A"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Liu J (2011) Overview of redundancy analysis and partial linear squares and their extension to the frequency domain. Dalhousie University</w:t>
      </w:r>
    </w:p>
    <w:p w14:paraId="2D904042"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Porter J, Arzberger P, Braun H-W, et al (2005) Wireless Sensor Networks for Ecology. Bioscience 55:561–572. doi: 10.1641/0006-3568(2005)055[0561:wsnfe]2.0.co;2</w:t>
      </w:r>
    </w:p>
    <w:p w14:paraId="11FDE2B2"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Roughgarden J, Running SW, Matson PA (1991) What Does Remote Sensing Do For Ecology? Ecology 72:1918–1922. doi: 10.2307/1941546</w:t>
      </w:r>
    </w:p>
    <w:p w14:paraId="53EE7B6A"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Silvertown J (2009) A new dawn for citizen science. Trends Ecol Evol 24:467–471. doi: 10.1016/J.TREE.2009.03.017</w:t>
      </w:r>
    </w:p>
    <w:p w14:paraId="7F01668C"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73C80F4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lastRenderedPageBreak/>
        <w:t>Worley B, Powers R (2016) PCA as a Practical Indicator of OPLS-DA Model Reliability. Curr Metabolomics 4:97–103. doi: 10.2174/2213235X04666160613122429</w:t>
      </w:r>
    </w:p>
    <w:p w14:paraId="5CFF11E6" w14:textId="77777777" w:rsidR="004131C0" w:rsidRPr="004131C0" w:rsidRDefault="004131C0" w:rsidP="004131C0">
      <w:pPr>
        <w:widowControl w:val="0"/>
        <w:autoSpaceDE w:val="0"/>
        <w:autoSpaceDN w:val="0"/>
        <w:adjustRightInd w:val="0"/>
        <w:spacing w:before="180" w:after="180"/>
        <w:ind w:left="480" w:hanging="480"/>
        <w:rPr>
          <w:rFonts w:ascii="Cambria" w:hAnsi="Cambria"/>
          <w:noProof/>
        </w:rPr>
      </w:pPr>
      <w:r w:rsidRPr="004131C0">
        <w:rPr>
          <w:rFonts w:ascii="Cambria" w:hAnsi="Cambria" w:cs="Times New Roman"/>
          <w:noProof/>
        </w:rPr>
        <w:t>Wright IJ, Reich PB, Westoby M, et al (2004) The worldwide leaf economics spectrum. Nature 428:821–827</w:t>
      </w:r>
    </w:p>
    <w:p w14:paraId="0A63E2CC" w14:textId="501771C2" w:rsidR="005916EF" w:rsidRDefault="005916EF" w:rsidP="004131C0">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However, </w:t>
      </w:r>
      <w:r>
        <w:lastRenderedPageBreak/>
        <w:t>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18"/>
      <w:r>
        <w:t>However, PCA is an unsupervised technique, that is, it is agnostic to any grouping or treatment</w:t>
      </w:r>
      <w:commentRangeEnd w:id="18"/>
      <w:r>
        <w:rPr>
          <w:rStyle w:val="CommentReference"/>
        </w:rPr>
        <w:commentReference w:id="18"/>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 The underlying assumption of PLS is that covariation between the predictor variable(s) and the response variable(s) is due to a small number of “latent” variables.  For this reason, the technique has been readily adopted by </w:t>
      </w:r>
      <w:r>
        <w:lastRenderedPageBreak/>
        <w:t xml:space="preserve">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19"/>
      <w:r>
        <w:t>data can be analyzed in two fundamentally different ways—unsupervised, and supervised analyses</w:t>
      </w:r>
      <w:commentRangeEnd w:id="19"/>
      <w:r>
        <w:rPr>
          <w:rStyle w:val="CommentReference"/>
        </w:rPr>
        <w:commentReference w:id="19"/>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w:t>
      </w:r>
      <w:r>
        <w:lastRenderedPageBreak/>
        <w:t xml:space="preserve">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0"/>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0"/>
      <w:r>
        <w:rPr>
          <w:rStyle w:val="CommentReference"/>
        </w:rPr>
        <w:commentReference w:id="20"/>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lastRenderedPageBreak/>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6" w:author="Scott, Eric R. [2]" w:date="2018-11-20T10:06:00Z" w:initials="SER">
    <w:p w14:paraId="36A9CB26" w14:textId="6DDD37FD"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p>
  </w:comment>
  <w:comment w:id="7" w:author="Scott, Eric R. [2]" w:date="2018-11-20T10:02:00Z" w:initials="SER">
    <w:p w14:paraId="4AF96854" w14:textId="0DE95870" w:rsidR="00826C2C" w:rsidRDefault="00826C2C">
      <w:pPr>
        <w:pStyle w:val="CommentText"/>
      </w:pPr>
      <w:r>
        <w:rPr>
          <w:rStyle w:val="CommentReference"/>
        </w:rPr>
        <w:annotationRef/>
      </w:r>
      <w:r>
        <w:t>I actually don’t know how to do this yet, but I think it might be better than doing t-tests on PC scores to give some idea of how separated the groups are.</w:t>
      </w:r>
    </w:p>
  </w:comment>
  <w:comment w:id="8" w:author="Scott, Eric R. [2]" w:date="2018-11-20T10:03:00Z" w:initials="SER">
    <w:p w14:paraId="4BF27E5A" w14:textId="3386522E" w:rsidR="00826C2C" w:rsidRDefault="00826C2C">
      <w:pPr>
        <w:pStyle w:val="CommentText"/>
      </w:pPr>
      <w:r>
        <w:rPr>
          <w:rStyle w:val="CommentReference"/>
        </w:rPr>
        <w:annotationRef/>
      </w:r>
      <w:r>
        <w:t>At what point do we explain how PLS works and how to do cross-validation?  Does this paper have a traditional methods section?  I feel like we need to explain these things in detail before this sentence.</w:t>
      </w:r>
    </w:p>
  </w:comment>
  <w:comment w:id="10" w:author="Scott, Eric R. [2]" w:date="2018-11-20T10:09:00Z" w:initials="SER">
    <w:p w14:paraId="11AF5901" w14:textId="350D122F" w:rsidR="005B0704" w:rsidRDefault="005B0704">
      <w:pPr>
        <w:pStyle w:val="CommentText"/>
      </w:pPr>
      <w:r>
        <w:rPr>
          <w:rStyle w:val="CommentReference"/>
        </w:rPr>
        <w:annotationRef/>
      </w:r>
      <w:r>
        <w:t xml:space="preserve">This is totally </w:t>
      </w:r>
      <w:proofErr w:type="spellStart"/>
      <w:r>
        <w:t>arbitraty</w:t>
      </w:r>
      <w:proofErr w:type="spellEnd"/>
      <w:r>
        <w:t>.  Is there a better way?</w:t>
      </w:r>
    </w:p>
  </w:comment>
  <w:comment w:id="15"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18"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roofErr w:type="gramStart"/>
      <w:r>
        <w:t>…..</w:t>
      </w:r>
      <w:proofErr w:type="gramEnd"/>
    </w:p>
  </w:comment>
  <w:comment w:id="19"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0"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36A9CB26" w15:done="0"/>
  <w15:commentEx w15:paraId="4AF96854" w15:done="0"/>
  <w15:commentEx w15:paraId="4BF27E5A" w15:done="0"/>
  <w15:commentEx w15:paraId="11AF5901"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36A9CB26" w16cid:durableId="1F9E5B3E"/>
  <w16cid:commentId w16cid:paraId="4AF96854" w16cid:durableId="1F9E5A44"/>
  <w16cid:commentId w16cid:paraId="4BF27E5A" w16cid:durableId="1F9E5A81"/>
  <w16cid:commentId w16cid:paraId="11AF5901" w16cid:durableId="1F9E5BE7"/>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6839F" w14:textId="77777777" w:rsidR="00E256CD" w:rsidRDefault="00E256CD">
      <w:pPr>
        <w:spacing w:after="0"/>
      </w:pPr>
      <w:r>
        <w:separator/>
      </w:r>
    </w:p>
  </w:endnote>
  <w:endnote w:type="continuationSeparator" w:id="0">
    <w:p w14:paraId="45D85327" w14:textId="77777777" w:rsidR="00E256CD" w:rsidRDefault="00E256C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55147" w14:textId="77777777" w:rsidR="00E256CD" w:rsidRDefault="00E256CD">
      <w:r>
        <w:separator/>
      </w:r>
    </w:p>
  </w:footnote>
  <w:footnote w:type="continuationSeparator" w:id="0">
    <w:p w14:paraId="33206E7F" w14:textId="77777777" w:rsidR="00E256CD" w:rsidRDefault="00E256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5"/>
  </w:num>
  <w:num w:numId="17">
    <w:abstractNumId w:val="18"/>
  </w:num>
  <w:num w:numId="18">
    <w:abstractNumId w:val="17"/>
  </w:num>
  <w:num w:numId="19">
    <w:abstractNumId w:val="16"/>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668E5"/>
    <w:rsid w:val="0018671C"/>
    <w:rsid w:val="001C2C57"/>
    <w:rsid w:val="001F37AC"/>
    <w:rsid w:val="001F499F"/>
    <w:rsid w:val="00217FB9"/>
    <w:rsid w:val="00224800"/>
    <w:rsid w:val="00251F50"/>
    <w:rsid w:val="00257735"/>
    <w:rsid w:val="00292305"/>
    <w:rsid w:val="002B04D6"/>
    <w:rsid w:val="003158C8"/>
    <w:rsid w:val="00317B15"/>
    <w:rsid w:val="00367C82"/>
    <w:rsid w:val="00393E1C"/>
    <w:rsid w:val="003A0F24"/>
    <w:rsid w:val="003A3887"/>
    <w:rsid w:val="004131C0"/>
    <w:rsid w:val="00433330"/>
    <w:rsid w:val="00441AFF"/>
    <w:rsid w:val="00462571"/>
    <w:rsid w:val="00497837"/>
    <w:rsid w:val="004D4BCE"/>
    <w:rsid w:val="004E29B3"/>
    <w:rsid w:val="004F7027"/>
    <w:rsid w:val="00535647"/>
    <w:rsid w:val="00552F34"/>
    <w:rsid w:val="00590D07"/>
    <w:rsid w:val="005916EF"/>
    <w:rsid w:val="005B0704"/>
    <w:rsid w:val="005E58AB"/>
    <w:rsid w:val="005F687C"/>
    <w:rsid w:val="00604AA8"/>
    <w:rsid w:val="00621F92"/>
    <w:rsid w:val="00632140"/>
    <w:rsid w:val="0065198D"/>
    <w:rsid w:val="006544EF"/>
    <w:rsid w:val="0066160A"/>
    <w:rsid w:val="00691785"/>
    <w:rsid w:val="006A3824"/>
    <w:rsid w:val="006E33FE"/>
    <w:rsid w:val="00720566"/>
    <w:rsid w:val="00784D58"/>
    <w:rsid w:val="00826C2C"/>
    <w:rsid w:val="0083131C"/>
    <w:rsid w:val="00875959"/>
    <w:rsid w:val="008A2E27"/>
    <w:rsid w:val="008D6863"/>
    <w:rsid w:val="00984218"/>
    <w:rsid w:val="009B1C7C"/>
    <w:rsid w:val="009E18A0"/>
    <w:rsid w:val="00A716B7"/>
    <w:rsid w:val="00A97650"/>
    <w:rsid w:val="00AA61C7"/>
    <w:rsid w:val="00AA6996"/>
    <w:rsid w:val="00B1379D"/>
    <w:rsid w:val="00B86B75"/>
    <w:rsid w:val="00BC48D5"/>
    <w:rsid w:val="00BD1B4F"/>
    <w:rsid w:val="00C36279"/>
    <w:rsid w:val="00C50D52"/>
    <w:rsid w:val="00C642C9"/>
    <w:rsid w:val="00C67D42"/>
    <w:rsid w:val="00C67F7A"/>
    <w:rsid w:val="00C94D92"/>
    <w:rsid w:val="00CA1D78"/>
    <w:rsid w:val="00D729C0"/>
    <w:rsid w:val="00DB0064"/>
    <w:rsid w:val="00DB20B9"/>
    <w:rsid w:val="00DE5281"/>
    <w:rsid w:val="00DE7CA4"/>
    <w:rsid w:val="00E256CD"/>
    <w:rsid w:val="00E315A3"/>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3BA01-000B-4647-B47B-B0B6A7D22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1</Pages>
  <Words>12330</Words>
  <Characters>7028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8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21</cp:revision>
  <dcterms:created xsi:type="dcterms:W3CDTF">2018-07-02T14:57:00Z</dcterms:created>
  <dcterms:modified xsi:type="dcterms:W3CDTF">2018-11-20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